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327674A5"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 </w:instrText>
      </w:r>
      <w:r w:rsidR="00B20A0D">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DATA </w:instrText>
      </w:r>
      <w:r w:rsidR="00B20A0D">
        <w:rPr>
          <w:rStyle w:val="CommentReference"/>
          <w:rFonts w:cstheme="minorHAnsi"/>
          <w:sz w:val="24"/>
          <w:szCs w:val="24"/>
        </w:rPr>
      </w:r>
      <w:r w:rsidR="00B20A0D">
        <w:rPr>
          <w:rStyle w:val="CommentReference"/>
          <w:rFonts w:cstheme="minorHAnsi"/>
          <w:sz w:val="24"/>
          <w:szCs w:val="24"/>
        </w:rPr>
        <w:fldChar w:fldCharType="end"/>
      </w:r>
      <w:r w:rsidR="00FC6F35" w:rsidRPr="004422F7">
        <w:rPr>
          <w:rStyle w:val="CommentReference"/>
          <w:rFonts w:cstheme="minorHAnsi"/>
          <w:sz w:val="24"/>
          <w:szCs w:val="24"/>
        </w:rPr>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bookmarkStart w:id="2" w:name="_Hlk523558305"/>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bookmarkEnd w:id="2"/>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429DA2D2"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9879FF">
        <w:rPr>
          <w:rStyle w:val="CommentReference"/>
          <w:rFonts w:cstheme="minorHAnsi"/>
          <w:sz w:val="24"/>
          <w:szCs w:val="24"/>
        </w:rPr>
        <w:t xml:space="preserve"> at standardized effect size benchmarks</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BD1AF7C"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r w:rsidR="009879FF">
        <w:rPr>
          <w:rFonts w:asciiTheme="minorHAnsi" w:hAnsiTheme="minorHAnsi" w:cstheme="minorHAnsi"/>
          <w:sz w:val="24"/>
          <w:szCs w:val="24"/>
        </w:rPr>
        <w:t xml:space="preserve"> No data imputation </w:t>
      </w:r>
      <w:r w:rsidR="00892342">
        <w:rPr>
          <w:rFonts w:asciiTheme="minorHAnsi" w:hAnsiTheme="minorHAnsi" w:cstheme="minorHAnsi"/>
          <w:sz w:val="24"/>
          <w:szCs w:val="24"/>
        </w:rPr>
        <w:t xml:space="preserve">or missing handling </w:t>
      </w:r>
      <w:r w:rsidR="009879FF">
        <w:rPr>
          <w:rFonts w:asciiTheme="minorHAnsi" w:hAnsiTheme="minorHAnsi" w:cstheme="minorHAnsi"/>
          <w:sz w:val="24"/>
          <w:szCs w:val="24"/>
        </w:rPr>
        <w:t>methods were preregistered,</w:t>
      </w:r>
      <w:r w:rsidR="00892342">
        <w:rPr>
          <w:rFonts w:asciiTheme="minorHAnsi" w:hAnsiTheme="minorHAnsi" w:cstheme="minorHAnsi"/>
          <w:sz w:val="24"/>
          <w:szCs w:val="24"/>
        </w:rPr>
        <w:t xml:space="preserve"> and the [run analysis without any imputed stats here]</w:t>
      </w:r>
      <w:r w:rsidR="009879FF">
        <w:rPr>
          <w:rFonts w:asciiTheme="minorHAnsi" w:hAnsiTheme="minorHAnsi" w:cstheme="minorHAnsi"/>
          <w:sz w:val="24"/>
          <w:szCs w:val="24"/>
        </w:rPr>
        <w:t xml:space="preserve"> no other deviations from the planned analyses occurred.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lastRenderedPageBreak/>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875C6B" w:rsidRPr="004422F7">
        <w:rPr>
          <w:rFonts w:asciiTheme="minorHAnsi" w:hAnsiTheme="minorHAnsi" w:cstheme="minorHAnsi"/>
          <w:sz w:val="24"/>
          <w:szCs w:val="24"/>
        </w:rPr>
        <w:lastRenderedPageBreak/>
        <w:t>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553522" w:rsidRDefault="00553522"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553522" w:rsidRDefault="00553522"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553522" w:rsidRDefault="0055352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553522" w:rsidRDefault="0055352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553522" w:rsidRDefault="0055352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553522" w:rsidRDefault="0055352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553522" w:rsidRDefault="00553522"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553522" w:rsidRDefault="00553522"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553522" w:rsidRPr="00A22410" w:rsidRDefault="00553522"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53522" w:rsidRDefault="00553522"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553522" w:rsidRPr="00A22410" w:rsidRDefault="00553522"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53522" w:rsidRDefault="00553522"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553522" w:rsidRDefault="00553522"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553522" w:rsidRDefault="00553522"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553522" w:rsidRDefault="00553522"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553522" w:rsidRDefault="00553522"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553522" w:rsidRDefault="00553522"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553522" w:rsidRDefault="00553522"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553522" w:rsidRDefault="00553522" w:rsidP="00AC724F">
                            <w:pPr>
                              <w:jc w:val="center"/>
                              <w:rPr>
                                <w:rFonts w:ascii="Calibri" w:hAnsi="Calibri"/>
                                <w:sz w:val="22"/>
                                <w:szCs w:val="22"/>
                              </w:rPr>
                            </w:pPr>
                            <w:r>
                              <w:rPr>
                                <w:rFonts w:ascii="Calibri" w:hAnsi="Calibri"/>
                                <w:sz w:val="22"/>
                                <w:szCs w:val="22"/>
                              </w:rPr>
                              <w:t>Full-text articles excluded</w:t>
                            </w:r>
                          </w:p>
                          <w:p w14:paraId="4777FA41" w14:textId="1F4C0866" w:rsidR="00553522" w:rsidRDefault="00553522"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553522" w:rsidRDefault="00553522"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553522" w:rsidRDefault="00553522" w:rsidP="00AC724F">
                      <w:pPr>
                        <w:jc w:val="center"/>
                        <w:rPr>
                          <w:rFonts w:ascii="Calibri" w:hAnsi="Calibri"/>
                          <w:sz w:val="22"/>
                          <w:szCs w:val="22"/>
                        </w:rPr>
                      </w:pPr>
                      <w:r>
                        <w:rPr>
                          <w:rFonts w:ascii="Calibri" w:hAnsi="Calibri"/>
                          <w:sz w:val="22"/>
                          <w:szCs w:val="22"/>
                        </w:rPr>
                        <w:t>Full-text articles excluded</w:t>
                      </w:r>
                    </w:p>
                    <w:p w14:paraId="4777FA41" w14:textId="1F4C0866" w:rsidR="00553522" w:rsidRDefault="00553522"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553522" w:rsidRDefault="00553522"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553522" w:rsidRDefault="0055352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553522" w:rsidRDefault="0055352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553522" w:rsidRDefault="0055352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553522" w:rsidRDefault="0055352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553522" w:rsidRDefault="0055352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553522" w:rsidRDefault="0055352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553522" w:rsidRPr="0063245F" w:rsidRDefault="0055352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553522" w:rsidRPr="0063245F" w:rsidRDefault="0055352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1B5ED63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22509842" w14:textId="01893C6F" w:rsidR="00D32737" w:rsidRDefault="002269D1" w:rsidP="00761BD4">
      <w:pPr>
        <w:spacing w:line="360" w:lineRule="auto"/>
        <w:ind w:firstLine="720"/>
        <w:rPr>
          <w:rFonts w:cstheme="minorHAnsi"/>
        </w:rPr>
      </w:pPr>
      <w:bookmarkStart w:id="3"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w:t>
      </w:r>
      <w:proofErr w:type="gramStart"/>
      <w:r w:rsidR="003E78BA">
        <w:rPr>
          <w:rFonts w:cstheme="minorHAnsi"/>
        </w:rPr>
        <w:t>In order to</w:t>
      </w:r>
      <w:proofErr w:type="gramEnd"/>
      <w:r w:rsidR="003E78BA">
        <w:rPr>
          <w:rFonts w:cstheme="minorHAnsi"/>
        </w:rPr>
        <w:t xml:space="preserve">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3E78BA">
        <w:rPr>
          <w:rFonts w:cstheme="minorHAnsi"/>
        </w:rPr>
        <w:t xml:space="preserve">. </w:t>
      </w:r>
    </w:p>
    <w:p w14:paraId="26C1BC62" w14:textId="2E255F2E" w:rsidR="00F03168" w:rsidRDefault="002269D1" w:rsidP="000823FA">
      <w:pPr>
        <w:spacing w:line="360" w:lineRule="auto"/>
        <w:ind w:firstLine="720"/>
        <w:rPr>
          <w:rFonts w:cstheme="minorHAnsi"/>
        </w:rPr>
      </w:pPr>
      <w:bookmarkStart w:id="4"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7</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6228675F" w14:textId="0B5D19CB" w:rsidR="00255DEF" w:rsidRDefault="00F03168" w:rsidP="00C402B4">
      <w:pPr>
        <w:spacing w:line="360" w:lineRule="auto"/>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w:t>
      </w:r>
      <w:proofErr w:type="gramStart"/>
      <w:r w:rsidR="0058251C">
        <w:rPr>
          <w:rStyle w:val="Hyperlink"/>
          <w:rFonts w:eastAsiaTheme="minorEastAsia" w:cstheme="minorHAnsi"/>
        </w:rPr>
        <w:t>THIS !</w:t>
      </w:r>
      <w:proofErr w:type="gramEnd"/>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w:t>
      </w:r>
      <w:r w:rsidR="005A5819">
        <w:rPr>
          <w:rFonts w:eastAsiaTheme="minorEastAsia" w:cstheme="minorHAnsi"/>
        </w:rPr>
        <w:lastRenderedPageBreak/>
        <w:t xml:space="preserve">frequency tables. </w:t>
      </w:r>
      <w:proofErr w:type="gramStart"/>
      <w:r w:rsidR="00176581">
        <w:rPr>
          <w:rFonts w:eastAsiaTheme="minorEastAsia" w:cstheme="minorHAnsi"/>
        </w:rPr>
        <w:t>In order to</w:t>
      </w:r>
      <w:proofErr w:type="gramEnd"/>
      <w:r w:rsidR="00176581">
        <w:rPr>
          <w:rFonts w:eastAsiaTheme="minorEastAsia" w:cstheme="minorHAnsi"/>
        </w:rPr>
        <w:t xml:space="preserve">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0DB333A0" w14:textId="77777777" w:rsidR="005F2120" w:rsidRDefault="005F2120" w:rsidP="00C402B4">
      <w:pPr>
        <w:spacing w:line="360" w:lineRule="auto"/>
        <w:rPr>
          <w:rFonts w:eastAsiaTheme="minorEastAsia" w:cstheme="minorHAnsi"/>
        </w:rPr>
      </w:pPr>
    </w:p>
    <w:p w14:paraId="303E2548" w14:textId="207351D1" w:rsidR="005F2120" w:rsidRDefault="005A20B6" w:rsidP="00C402B4">
      <w:pPr>
        <w:spacing w:line="360" w:lineRule="auto"/>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6951E1">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6951E1">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 xml:space="preserve">’s </w:t>
      </w:r>
      <w:r w:rsidR="009832C2">
        <w:rPr>
          <w:rFonts w:eastAsiaTheme="minorEastAsia" w:cstheme="minorHAnsi"/>
        </w:rPr>
        <w:t xml:space="preserve">equation </w:t>
      </w:r>
      <w:r w:rsidR="009832C2">
        <w:rPr>
          <w:rFonts w:eastAsiaTheme="minorEastAsia" w:cstheme="minorHAnsi"/>
        </w:rPr>
        <w:t>C3 method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p>
    <w:p w14:paraId="51B87093" w14:textId="77777777" w:rsidR="005F2120" w:rsidRDefault="005F2120" w:rsidP="00C402B4">
      <w:pPr>
        <w:spacing w:line="360" w:lineRule="auto"/>
        <w:rPr>
          <w:rFonts w:eastAsiaTheme="minorEastAsia" w:cstheme="minorHAnsi"/>
        </w:rPr>
      </w:pPr>
    </w:p>
    <w:p w14:paraId="19FE1A73" w14:textId="4842BF8C" w:rsidR="00101234" w:rsidRDefault="00845790" w:rsidP="00C402B4">
      <w:pPr>
        <w:spacing w:line="360" w:lineRule="auto"/>
        <w:rPr>
          <w:rFonts w:eastAsiaTheme="minorEastAsia" w:cstheme="minorHAnsi"/>
        </w:rPr>
      </w:pPr>
      <w:proofErr w:type="gramStart"/>
      <w:r>
        <w:rPr>
          <w:rFonts w:eastAsiaTheme="minorEastAsia" w:cstheme="minorHAnsi"/>
        </w:rPr>
        <w:t>In order to</w:t>
      </w:r>
      <w:proofErr w:type="gramEnd"/>
      <w:r>
        <w:rPr>
          <w:rFonts w:eastAsiaTheme="minorEastAsia" w:cstheme="minorHAnsi"/>
        </w:rPr>
        <w:t xml:space="preserve"> validate this approach, this </w:t>
      </w:r>
      <w:r w:rsidR="005F2120">
        <w:rPr>
          <w:rFonts w:eastAsiaTheme="minorEastAsia" w:cstheme="minorHAnsi"/>
        </w:rPr>
        <w:t>method</w:t>
      </w:r>
      <w:r>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Pr>
          <w:rFonts w:eastAsiaTheme="minorEastAsia" w:cstheme="minorHAnsi"/>
        </w:rPr>
        <w:t xml:space="preserve"> (n = </w:t>
      </w:r>
      <w:r w:rsidR="00995595">
        <w:rPr>
          <w:rFonts w:eastAsiaTheme="minorEastAsia" w:cstheme="minorHAnsi"/>
        </w:rPr>
        <w:t>???</w:t>
      </w:r>
      <w:r>
        <w:rPr>
          <w:rFonts w:eastAsiaTheme="minorEastAsia" w:cstheme="minorHAnsi"/>
        </w:rPr>
        <w:t>), providing a mean absolute error of .0</w:t>
      </w:r>
      <w:r w:rsidR="003D68F7">
        <w:rPr>
          <w:rFonts w:eastAsiaTheme="minorEastAsia" w:cstheme="minorHAnsi"/>
        </w:rPr>
        <w:t>4</w:t>
      </w:r>
      <w:r w:rsidR="00101234">
        <w:rPr>
          <w:rFonts w:eastAsiaTheme="minorEastAsia" w:cstheme="minorHAnsi"/>
        </w:rPr>
        <w:t xml:space="preserve">. This method appears to work better at the medium value (mean absolute difference = .026), than at the small benchmark </w:t>
      </w:r>
      <w:r w:rsidR="00101234">
        <w:rPr>
          <w:rFonts w:eastAsiaTheme="minorEastAsia" w:cstheme="minorHAnsi"/>
        </w:rPr>
        <w:t>(mean absolute difference = .</w:t>
      </w:r>
      <w:r w:rsidR="00101234">
        <w:rPr>
          <w:rFonts w:eastAsiaTheme="minorEastAsia" w:cstheme="minorHAnsi"/>
        </w:rPr>
        <w:t>040</w:t>
      </w:r>
      <w:r w:rsidR="00101234">
        <w:rPr>
          <w:rFonts w:eastAsiaTheme="minorEastAsia" w:cstheme="minorHAnsi"/>
        </w:rPr>
        <w:t>),</w:t>
      </w:r>
      <w:r w:rsidR="00101234">
        <w:rPr>
          <w:rFonts w:eastAsiaTheme="minorEastAsia" w:cstheme="minorHAnsi"/>
        </w:rPr>
        <w:t xml:space="preserve"> or the large benchmark (</w:t>
      </w:r>
      <w:r w:rsidR="00101234" w:rsidRPr="00101234">
        <w:rPr>
          <w:rFonts w:eastAsiaTheme="minorEastAsia" w:cstheme="minorHAnsi"/>
        </w:rPr>
        <w:t>0.0</w:t>
      </w:r>
      <w:r w:rsidR="00101234">
        <w:rPr>
          <w:rFonts w:eastAsiaTheme="minorEastAsia" w:cstheme="minorHAnsi"/>
        </w:rPr>
        <w:t xml:space="preserve">59), performing worse at either end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xml:space="preserve">, an assumption necessarily broken as the underlying variable is bounded between 0 and 1. Nonetheless, the method appears to operate well enough to provide a reasonable estimate of the mean power at the various benchmarks. </w:t>
      </w:r>
      <w:r w:rsidR="00101234">
        <w:rPr>
          <w:rFonts w:eastAsiaTheme="minorEastAsia" w:cstheme="minorHAnsi"/>
        </w:rPr>
        <w:t xml:space="preserve"> </w:t>
      </w:r>
    </w:p>
    <w:p w14:paraId="7A3ACA8B" w14:textId="77777777" w:rsidR="005F2120" w:rsidRDefault="005F2120" w:rsidP="00C402B4">
      <w:pPr>
        <w:spacing w:line="360" w:lineRule="auto"/>
        <w:rPr>
          <w:rFonts w:eastAsiaTheme="minorEastAsia" w:cstheme="minorHAnsi"/>
        </w:rPr>
      </w:pPr>
    </w:p>
    <w:p w14:paraId="57145146" w14:textId="20F5BF50" w:rsidR="005A20B6" w:rsidRDefault="00751FA8" w:rsidP="00751FA8">
      <w:pPr>
        <w:spacing w:line="360" w:lineRule="auto"/>
        <w:rPr>
          <w:rFonts w:eastAsiaTheme="minorEastAsia" w:cstheme="minorHAnsi"/>
        </w:rPr>
      </w:pPr>
      <w:r>
        <w:rPr>
          <w:rFonts w:eastAsiaTheme="minorEastAsia" w:cstheme="minorHAnsi"/>
        </w:rPr>
        <w:t xml:space="preserve">This method was also used to estimate the </w:t>
      </w:r>
      <w:r w:rsidR="006470F1">
        <w:rPr>
          <w:rFonts w:eastAsiaTheme="minorEastAsia" w:cstheme="minorHAnsi"/>
        </w:rPr>
        <w:t>variance</w:t>
      </w:r>
      <w:r w:rsidR="007B4346">
        <w:rPr>
          <w:rFonts w:eastAsiaTheme="minorEastAsia" w:cstheme="minorHAnsi"/>
        </w:rPr>
        <w:t xml:space="preserve"> </w:t>
      </w:r>
      <w:r>
        <w:rPr>
          <w:rFonts w:eastAsiaTheme="minorEastAsia" w:cstheme="minorHAnsi"/>
        </w:rPr>
        <w:t xml:space="preserve">of x articles, and was also validated against </w:t>
      </w:r>
      <w:bookmarkStart w:id="5" w:name="_GoBack"/>
      <w:bookmarkEnd w:id="5"/>
      <w:r w:rsidR="00B949FB">
        <w:rPr>
          <w:rFonts w:eastAsiaTheme="minorEastAsia" w:cstheme="minorHAnsi"/>
        </w:rPr>
        <w:t>the</w:t>
      </w:r>
      <w:r w:rsidR="00EA31EB">
        <w:rPr>
          <w:rFonts w:eastAsiaTheme="minorEastAsia" w:cstheme="minorHAnsi"/>
        </w:rPr>
        <w:t xml:space="preserve"> </w:t>
      </w:r>
      <w:r w:rsidR="00995595">
        <w:rPr>
          <w:rFonts w:eastAsiaTheme="minorEastAsia" w:cstheme="minorHAnsi"/>
        </w:rPr>
        <w:t>???</w:t>
      </w:r>
      <w:r w:rsidR="00B949FB">
        <w:rPr>
          <w:rFonts w:eastAsiaTheme="minorEastAsia" w:cstheme="minorHAnsi"/>
        </w:rPr>
        <w:t xml:space="preserve"> </w:t>
      </w:r>
      <w:r w:rsidR="006B0609">
        <w:rPr>
          <w:rFonts w:eastAsiaTheme="minorEastAsia" w:cstheme="minorHAnsi"/>
        </w:rPr>
        <w:t>articles reporting variances and for which these values could be calculated</w:t>
      </w:r>
      <w:r w:rsidR="00E405CB">
        <w:rPr>
          <w:rFonts w:eastAsiaTheme="minorEastAsia" w:cstheme="minorHAnsi"/>
        </w:rPr>
        <w:t>, the mean absolute error was .02</w:t>
      </w:r>
      <w:r w:rsidR="00C95DAE">
        <w:rPr>
          <w:rFonts w:eastAsiaTheme="minorEastAsia" w:cstheme="minorHAnsi"/>
        </w:rPr>
        <w:t>8</w:t>
      </w:r>
      <w:r w:rsidR="00E405CB">
        <w:rPr>
          <w:rFonts w:eastAsiaTheme="minorEastAsia" w:cstheme="minorHAnsi"/>
        </w:rPr>
        <w:t xml:space="preserve">. </w:t>
      </w:r>
    </w:p>
    <w:p w14:paraId="771A8AC8" w14:textId="504B1430" w:rsidR="00AD727B" w:rsidRDefault="00AD727B" w:rsidP="00C402B4">
      <w:pPr>
        <w:spacing w:line="360" w:lineRule="auto"/>
        <w:rPr>
          <w:rFonts w:eastAsiaTheme="minorEastAsia" w:cstheme="minorHAnsi"/>
        </w:rPr>
      </w:pPr>
    </w:p>
    <w:p w14:paraId="6B526740" w14:textId="1E034F03" w:rsidR="00AD727B" w:rsidRDefault="00AD727B" w:rsidP="00C402B4">
      <w:pPr>
        <w:spacing w:line="360" w:lineRule="auto"/>
        <w:rPr>
          <w:rFonts w:eastAsiaTheme="minorEastAsia" w:cstheme="minorHAnsi"/>
        </w:rPr>
      </w:pPr>
      <w:r>
        <w:rPr>
          <w:rFonts w:eastAsiaTheme="minorEastAsia" w:cstheme="minorHAnsi"/>
        </w:rPr>
        <w:t>NEED TO COUNT ALL AFTER ACCOUNTING FOR THOSE THAT WERE IMPUTED WITH MUTIPLE QUARTILES</w:t>
      </w:r>
    </w:p>
    <w:p w14:paraId="69A33687" w14:textId="356FC9BC" w:rsidR="00593FEB" w:rsidRDefault="00593FEB" w:rsidP="00C402B4">
      <w:pPr>
        <w:spacing w:line="360" w:lineRule="auto"/>
        <w:rPr>
          <w:rFonts w:eastAsiaTheme="minorEastAsia" w:cstheme="minorHAnsi"/>
        </w:rPr>
      </w:pPr>
    </w:p>
    <w:p w14:paraId="1C9B1255" w14:textId="77777777" w:rsidR="00593FEB" w:rsidRDefault="00593FEB" w:rsidP="00C402B4">
      <w:pPr>
        <w:spacing w:line="360" w:lineRule="auto"/>
        <w:rPr>
          <w:rFonts w:eastAsiaTheme="minorEastAsia" w:cstheme="minorHAnsi"/>
        </w:rPr>
      </w:pPr>
    </w:p>
    <w:p w14:paraId="1328B2D6" w14:textId="77777777" w:rsidR="005A20B6" w:rsidRDefault="005A20B6" w:rsidP="00C402B4">
      <w:pPr>
        <w:spacing w:line="360" w:lineRule="auto"/>
        <w:rPr>
          <w:rFonts w:eastAsiaTheme="minorEastAsia" w:cstheme="minorHAnsi"/>
        </w:rPr>
      </w:pPr>
    </w:p>
    <w:p w14:paraId="3B63ECE3" w14:textId="77777777" w:rsidR="005A20B6" w:rsidRDefault="005A20B6" w:rsidP="00C402B4">
      <w:pPr>
        <w:spacing w:line="360" w:lineRule="auto"/>
        <w:rPr>
          <w:rFonts w:eastAsiaTheme="minorEastAsia" w:cstheme="minorHAnsi"/>
        </w:rPr>
      </w:pPr>
    </w:p>
    <w:p w14:paraId="38BF8272" w14:textId="25FC18FF" w:rsidR="00255DEF" w:rsidRDefault="00255DEF" w:rsidP="00C402B4">
      <w:pPr>
        <w:spacing w:line="360" w:lineRule="auto"/>
        <w:rPr>
          <w:rFonts w:eastAsiaTheme="minorEastAsia" w:cstheme="minorHAnsi"/>
        </w:rPr>
      </w:pPr>
    </w:p>
    <w:p w14:paraId="5357B059" w14:textId="77777777" w:rsidR="00255DEF" w:rsidRDefault="00255DEF" w:rsidP="00C402B4">
      <w:pPr>
        <w:spacing w:line="360" w:lineRule="auto"/>
        <w:rPr>
          <w:rFonts w:eastAsiaTheme="minorEastAsia" w:cstheme="minorHAnsi"/>
        </w:rPr>
      </w:pPr>
    </w:p>
    <w:p w14:paraId="31CB2521" w14:textId="77777777" w:rsidR="00A70B73" w:rsidRDefault="00A70B73" w:rsidP="00C402B4">
      <w:pPr>
        <w:spacing w:line="360" w:lineRule="auto"/>
        <w:rPr>
          <w:rFonts w:eastAsiaTheme="minorEastAsia" w:cstheme="minorHAnsi"/>
        </w:rPr>
      </w:pPr>
    </w:p>
    <w:bookmarkEnd w:id="4"/>
    <w:p w14:paraId="4F78296E" w14:textId="2B75D36A" w:rsidR="00DA120A" w:rsidRDefault="00F7440C" w:rsidP="00FC53C6">
      <w:pPr>
        <w:spacing w:line="360" w:lineRule="auto"/>
        <w:ind w:firstLine="720"/>
        <w:rPr>
          <w:rFonts w:eastAsiaTheme="minorEastAsia" w:cstheme="minorHAnsi"/>
        </w:rPr>
      </w:pPr>
      <w:r>
        <w:rPr>
          <w:rFonts w:eastAsiaTheme="minorEastAsia" w:cstheme="minorHAnsi"/>
        </w:rPr>
        <w:lastRenderedPageBreak/>
        <w:t xml:space="preserve">When standard deviations were not reported,  … [ possibly </w:t>
      </w:r>
      <w:r w:rsidR="00B20A0D">
        <w:rPr>
          <w:rFonts w:eastAsiaTheme="minorEastAsia" w:cstheme="minorHAnsi"/>
        </w:rPr>
        <w:fldChar w:fldCharType="begin"/>
      </w:r>
      <w:r w:rsidR="00B20A0D">
        <w:rPr>
          <w:rFonts w:eastAsiaTheme="minorEastAsia" w:cstheme="minorHAnsi"/>
        </w:rPr>
        <w:instrText xml:space="preserve"> ADDIN EN.CITE &lt;EndNote&gt;&lt;Cite&gt;&lt;Author&gt;Kwon&lt;/Author&gt;&lt;Year&gt;2015&lt;/Year&gt;&lt;RecNum&gt;884&lt;/RecNum&gt;&lt;DisplayText&gt;(Kwon &amp;amp; Reis, 2015)&lt;/DisplayText&gt;&lt;record&gt;&lt;rec-number&gt;884&lt;/rec-number&gt;&lt;foreign-keys&gt;&lt;key app="EN" db-id="9xrafw5sx95dvre9w5hpevd89fzwtwr9twsw" timestamp="1533274460"&gt;884&lt;/key&gt;&lt;/foreign-keys&gt;&lt;ref-type name="Journal Article"&gt;17&lt;/ref-type&gt;&lt;contributors&gt;&lt;authors&gt;&lt;author&gt;Kwon, D.&lt;/author&gt;&lt;author&gt;Reis, I. M.&lt;/author&gt;&lt;/authors&gt;&lt;/contributors&gt;&lt;auth-address&gt;Sylvester Comprehensive Cancer Center, University of Miami, Miami, FL, 33136, USA. DKwon@med.miami.edu.&amp;#xD;Sylvester Comprehensive Cancer Center, University of Miami, Miami, FL, 33136, USA. ireis@med.miami.edu.&amp;#xD;Department of Public Health Sciences, University of Miami, Miami, FL, 33136, USA. ireis@med.miami.edu.&lt;/auth-address&gt;&lt;titles&gt;&lt;title&gt;Simulation-based estimation of mean and standard deviation for meta-analysis via Approximate Bayesian Computation (ABC)&lt;/title&gt;&lt;secondary-title&gt;BMC Med Res Methodol&lt;/secondary-title&gt;&lt;alt-title&gt;BMC medical research methodology&lt;/alt-title&gt;&lt;/titles&gt;&lt;alt-periodical&gt;&lt;full-title&gt;BMC Medical Research Methodology&lt;/full-title&gt;&lt;/alt-periodical&gt;&lt;pages&gt;61&lt;/pages&gt;&lt;volume&gt;15&lt;/volume&gt;&lt;edition&gt;2015/08/13&lt;/edition&gt;&lt;keywords&gt;&lt;keyword&gt;*Algorithms&lt;/keyword&gt;&lt;keyword&gt;*Bayes Theorem&lt;/keyword&gt;&lt;keyword&gt;Biomedical Research/methods&lt;/keyword&gt;&lt;keyword&gt;Biometry/methods&lt;/keyword&gt;&lt;keyword&gt;Computer Simulation&lt;/keyword&gt;&lt;keyword&gt;Data Interpretation, Statistical&lt;/keyword&gt;&lt;keyword&gt;Humans&lt;/keyword&gt;&lt;keyword&gt;*Meta-Analysis as Topic&lt;/keyword&gt;&lt;keyword&gt;Outcome Assessment (Health Care)/*methods&lt;/keyword&gt;&lt;keyword&gt;Reproducibility of Results&lt;/keyword&gt;&lt;/keywords&gt;&lt;dates&gt;&lt;year&gt;2015&lt;/year&gt;&lt;pub-dates&gt;&lt;date&gt;Aug 12&lt;/date&gt;&lt;/pub-dates&gt;&lt;/dates&gt;&lt;isbn&gt;1471-2288&lt;/isbn&gt;&lt;accession-num&gt;26264850&lt;/accession-num&gt;&lt;urls&gt;&lt;/urls&gt;&lt;custom2&gt;PMC4542106&lt;/custom2&gt;&lt;electronic-resource-num&gt;10.1186/s12874-015-0055-5&lt;/electronic-resource-num&gt;&lt;remote-database-provider&gt;NLM&lt;/remote-database-provider&gt;&lt;language&gt;eng&lt;/language&gt;&lt;/record&gt;&lt;/Cite&gt;&lt;/EndNote&gt;</w:instrText>
      </w:r>
      <w:r w:rsidR="00B20A0D">
        <w:rPr>
          <w:rFonts w:eastAsiaTheme="minorEastAsia" w:cstheme="minorHAnsi"/>
        </w:rPr>
        <w:fldChar w:fldCharType="separate"/>
      </w:r>
      <w:r w:rsidR="00B20A0D">
        <w:rPr>
          <w:rFonts w:eastAsiaTheme="minorEastAsia" w:cstheme="minorHAnsi"/>
          <w:noProof/>
        </w:rPr>
        <w:t>(Kwon &amp; Reis, 2015)</w:t>
      </w:r>
      <w:r w:rsidR="00B20A0D">
        <w:rPr>
          <w:rFonts w:eastAsiaTheme="minorEastAsia" w:cstheme="minorHAnsi"/>
        </w:rPr>
        <w:fldChar w:fldCharType="end"/>
      </w:r>
      <w:r w:rsidR="00DA120A">
        <w:rPr>
          <w:rFonts w:eastAsiaTheme="minorEastAsia" w:cstheme="minorHAnsi"/>
        </w:rPr>
        <w:t xml:space="preserve"> </w:t>
      </w:r>
    </w:p>
    <w:p w14:paraId="3C8CEAD8" w14:textId="18354A82" w:rsidR="00F7440C" w:rsidRPr="003158C5" w:rsidRDefault="00F7440C" w:rsidP="00FC53C6">
      <w:pPr>
        <w:spacing w:line="360" w:lineRule="auto"/>
        <w:ind w:firstLine="720"/>
        <w:rPr>
          <w:rFonts w:eastAsiaTheme="minorEastAsia" w:cstheme="minorHAnsi"/>
        </w:rPr>
      </w:pPr>
      <w:r>
        <w:rPr>
          <w:rFonts w:eastAsiaTheme="minorEastAsia" w:cstheme="minorHAnsi"/>
        </w:rPr>
        <w:t>]</w:t>
      </w:r>
    </w:p>
    <w:bookmarkEnd w:id="3"/>
    <w:p w14:paraId="6FA92E21" w14:textId="61C102FD" w:rsidR="000079C8" w:rsidRDefault="00F7440C" w:rsidP="00761BD4">
      <w:pPr>
        <w:spacing w:line="360" w:lineRule="auto"/>
        <w:ind w:firstLine="720"/>
        <w:rPr>
          <w:rFonts w:cstheme="minorHAnsi"/>
        </w:rPr>
      </w:pPr>
      <w:r>
        <w:rPr>
          <w:rFonts w:cstheme="minorHAnsi"/>
        </w:rPr>
        <w:t xml:space="preserve">Or </w:t>
      </w:r>
      <w:r w:rsidR="00B20A0D">
        <w:rPr>
          <w:rFonts w:cstheme="minorHAnsi"/>
        </w:rPr>
        <w:fldChar w:fldCharType="begin"/>
      </w:r>
      <w:r w:rsidR="005A20B6">
        <w:rPr>
          <w:rFonts w:cstheme="minorHAnsi"/>
        </w:rPr>
        <w:instrText xml:space="preserve"> ADDIN EN.CITE &lt;EndNote&gt;&lt;Cite&gt;&lt;Author&gt;Wan&lt;/Author&gt;&lt;Year&gt;2014&lt;/Year&gt;&lt;RecNum&gt;883&lt;/RecNum&gt;&lt;DisplayText&gt;(Wan et al.,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B20A0D">
        <w:rPr>
          <w:rFonts w:cstheme="minorHAnsi"/>
        </w:rPr>
        <w:fldChar w:fldCharType="separate"/>
      </w:r>
      <w:r w:rsidR="005A20B6">
        <w:rPr>
          <w:rFonts w:cstheme="minorHAnsi"/>
          <w:noProof/>
        </w:rPr>
        <w:t>(Wan et al., 2014)</w:t>
      </w:r>
      <w:r w:rsidR="00B20A0D">
        <w:rPr>
          <w:rFonts w:cstheme="minorHAnsi"/>
        </w:rPr>
        <w:fldChar w:fldCharType="end"/>
      </w:r>
      <w:r w:rsidR="00460636">
        <w:rPr>
          <w:rFonts w:cstheme="minorHAnsi"/>
        </w:rPr>
        <w:t xml:space="preserve"> </w:t>
      </w:r>
    </w:p>
    <w:p w14:paraId="7AA706AE" w14:textId="54B9B782" w:rsidR="002269D1" w:rsidRDefault="00460636" w:rsidP="00761BD4">
      <w:pPr>
        <w:spacing w:line="360" w:lineRule="auto"/>
        <w:ind w:firstLine="720"/>
        <w:rPr>
          <w:rFonts w:cstheme="minorHAnsi"/>
        </w:rPr>
      </w:pPr>
      <w:r>
        <w:rPr>
          <w:rFonts w:cstheme="minorHAnsi"/>
        </w:rPr>
        <w:t xml:space="preserve"> SEE </w:t>
      </w:r>
      <w:r w:rsidR="00762CF1">
        <w:rPr>
          <w:rFonts w:cstheme="minorHAnsi"/>
        </w:rPr>
        <w:fldChar w:fldCharType="begin"/>
      </w:r>
      <w:r w:rsidR="00762CF1">
        <w:rPr>
          <w:rFonts w:cstheme="minorHAnsi"/>
        </w:rPr>
        <w:instrText xml:space="preserve"> ADDIN EN.CITE &lt;EndNote&gt;&lt;Cite&gt;&lt;Author&gt;Weir&lt;/Author&gt;&lt;Year&gt;2018&lt;/Year&gt;&lt;RecNum&gt;889&lt;/RecNum&gt;&lt;DisplayText&gt;(Weir et al., 2018)&lt;/DisplayText&gt;&lt;record&gt;&lt;rec-number&gt;889&lt;/rec-number&gt;&lt;foreign-keys&gt;&lt;key app="EN" db-id="9xrafw5sx95dvre9w5hpevd89fzwtwr9twsw" timestamp="1533548835"&gt;889&lt;/key&gt;&lt;/foreign-keys&gt;&lt;ref-type name="Journal Article"&gt;17&lt;/ref-type&gt;&lt;contributors&gt;&lt;authors&gt;&lt;author&gt;Weir, Christopher J.&lt;/author&gt;&lt;author&gt;Butcher, Isabella&lt;/author&gt;&lt;author&gt;Assi, Valentina&lt;/author&gt;&lt;author&gt;Lewis, Stephanie C.&lt;/author&gt;&lt;author&gt;Murray, Gordon D.&lt;/author&gt;&lt;author&gt;Langhorne, Peter&lt;/author&gt;&lt;author&gt;Brady, Marian C.&lt;/author&gt;&lt;/authors&gt;&lt;/contributors&gt;&lt;titles&gt;&lt;title&gt;Dealing with missing standard deviation and mean values in meta-analysis of continuous outcomes: a systematic review&lt;/title&gt;&lt;secondary-title&gt;BMC Medical Research Methodology&lt;/secondary-title&gt;&lt;/titles&gt;&lt;periodical&gt;&lt;full-title&gt;BMC Medical Research Methodology&lt;/full-title&gt;&lt;/periodical&gt;&lt;pages&gt;25&lt;/pages&gt;&lt;volume&gt;18&lt;/volume&gt;&lt;dates&gt;&lt;year&gt;2018&lt;/year&gt;&lt;pub-dates&gt;&lt;date&gt;03/07&amp;#xD;09/06/received&amp;#xD;02/20/accepted&lt;/date&gt;&lt;/pub-dates&gt;&lt;/dates&gt;&lt;pub-location&gt;London&lt;/pub-location&gt;&lt;publisher&gt;BioMed Central&lt;/publisher&gt;&lt;isbn&gt;1471-2288&lt;/isbn&gt;&lt;accession-num&gt;PMC5842611&lt;/accession-num&gt;&lt;urls&gt;&lt;related-urls&gt;&lt;url&gt;http://www.ncbi.nlm.nih.gov/pmc/articles/PMC5842611/&lt;/url&gt;&lt;/related-urls&gt;&lt;/urls&gt;&lt;electronic-resource-num&gt;10.1186/s12874-018-0483-0&lt;/electronic-resource-num&gt;&lt;remote-database-name&gt;PMC&lt;/remote-database-name&gt;&lt;/record&gt;&lt;/Cite&gt;&lt;/EndNote&gt;</w:instrText>
      </w:r>
      <w:r w:rsidR="00762CF1">
        <w:rPr>
          <w:rFonts w:cstheme="minorHAnsi"/>
        </w:rPr>
        <w:fldChar w:fldCharType="separate"/>
      </w:r>
      <w:r w:rsidR="00762CF1">
        <w:rPr>
          <w:rFonts w:cstheme="minorHAnsi"/>
          <w:noProof/>
        </w:rPr>
        <w:t>(Weir et al., 2018)</w:t>
      </w:r>
      <w:r w:rsidR="00762CF1">
        <w:rPr>
          <w:rFonts w:cstheme="minorHAnsi"/>
        </w:rPr>
        <w:fldChar w:fldCharType="end"/>
      </w:r>
      <w:r>
        <w:rPr>
          <w:rFonts w:cstheme="minorHAnsi"/>
        </w:rPr>
        <w:t xml:space="preserve"> FOR AN OVERVIEW READ THIS !! </w:t>
      </w:r>
      <w:r w:rsidR="0099104F">
        <w:rPr>
          <w:rFonts w:cstheme="minorHAnsi"/>
        </w:rPr>
        <w:t>– also see the post confirmation meeting for a typology of missing data</w:t>
      </w:r>
    </w:p>
    <w:p w14:paraId="3F39A52B" w14:textId="21823917" w:rsidR="0099104F" w:rsidRDefault="0099104F" w:rsidP="00761BD4">
      <w:pPr>
        <w:spacing w:line="360" w:lineRule="auto"/>
        <w:ind w:firstLine="720"/>
        <w:rPr>
          <w:rFonts w:cstheme="minorHAnsi"/>
        </w:rPr>
      </w:pPr>
    </w:p>
    <w:p w14:paraId="05CC80C9" w14:textId="37C8649A" w:rsidR="0099104F" w:rsidRDefault="0099104F" w:rsidP="00DA120A">
      <w:pPr>
        <w:spacing w:line="360" w:lineRule="auto"/>
        <w:ind w:firstLine="720"/>
        <w:rPr>
          <w:rFonts w:cstheme="minorHAnsi"/>
        </w:rPr>
      </w:pPr>
      <w:r>
        <w:rPr>
          <w:rFonts w:cstheme="minorHAnsi"/>
        </w:rPr>
        <w:t>INPUT TABLE OF MISSING DATA HANDELING HERE</w:t>
      </w:r>
    </w:p>
    <w:p w14:paraId="32FADAEE" w14:textId="5FD7E044" w:rsidR="009556DA" w:rsidRPr="004422F7" w:rsidRDefault="00296B9F" w:rsidP="00EF4C55">
      <w:pPr>
        <w:spacing w:line="360" w:lineRule="auto"/>
        <w:ind w:firstLine="720"/>
        <w:rPr>
          <w:rFonts w:cstheme="minorHAnsi"/>
        </w:rPr>
      </w:pPr>
      <w:r w:rsidRPr="004422F7">
        <w:rPr>
          <w:rFonts w:cstheme="minorHAnsi"/>
        </w:rPr>
        <w:t>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79FB423E"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 xml:space="preserve">s </w:t>
      </w:r>
      <w:r w:rsidR="00D86D9B">
        <w:rPr>
          <w:rFonts w:cstheme="minorHAnsi"/>
        </w:rPr>
        <w:t xml:space="preserve">and </w:t>
      </w:r>
      <w:r w:rsidR="009221CF">
        <w:rPr>
          <w:rFonts w:cstheme="minorHAnsi"/>
        </w:rPr>
        <w:t xml:space="preserve">coding </w:t>
      </w:r>
      <w:r w:rsidRPr="004422F7">
        <w:rPr>
          <w:rFonts w:cstheme="minorHAnsi"/>
        </w:rPr>
        <w:t>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w:t>
      </w:r>
      <w:r w:rsidR="009221CF">
        <w:rPr>
          <w:rFonts w:cstheme="minorHAnsi"/>
        </w:rPr>
        <w:t>5</w:t>
      </w:r>
      <w:r w:rsidR="00B36985" w:rsidRPr="004422F7">
        <w:rPr>
          <w:rFonts w:cstheme="minorHAnsi"/>
        </w:rPr>
        <w:t>.</w:t>
      </w:r>
      <w:r w:rsidR="009221CF">
        <w:rPr>
          <w:rFonts w:cstheme="minorHAnsi"/>
        </w:rPr>
        <w:t>0</w:t>
      </w:r>
      <w:r w:rsidR="00B36985" w:rsidRPr="004422F7">
        <w:rPr>
          <w:rFonts w:cstheme="minorHAnsi"/>
        </w:rPr>
        <w:t xml:space="preserve"> </w:t>
      </w:r>
      <w:r w:rsidR="00B36985" w:rsidRPr="004422F7">
        <w:rPr>
          <w:rFonts w:cstheme="minorHAnsi"/>
        </w:rPr>
        <w:fldChar w:fldCharType="begin"/>
      </w:r>
      <w:r w:rsidR="00B20A0D">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20A0D">
        <w:rPr>
          <w:rFonts w:cstheme="minorHAnsi"/>
          <w:noProof/>
        </w:rPr>
        <w:t>(R Development Core Team, 2018)</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6CC7FEA" w14:textId="1C4312A3" w:rsidR="00061DE1" w:rsidRPr="00584FC2"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4DEADB7E" w14:textId="20B2934E" w:rsidR="00061DE1"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t>estimate the change in power analysis reporting rates over time</w:t>
      </w:r>
      <w:r w:rsidR="0044783F" w:rsidRPr="004422F7">
        <w:rPr>
          <w:rFonts w:cstheme="minorHAnsi"/>
        </w:rPr>
        <w:t xml:space="preserve">. </w:t>
      </w:r>
      <w:r w:rsidR="000447A5" w:rsidRPr="004422F7">
        <w:rPr>
          <w:rFonts w:cstheme="minorHAnsi"/>
        </w:rPr>
        <w:t>Restricted maximum 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xml:space="preserve">, as this can act to </w:t>
      </w:r>
      <w:r w:rsidR="00815D1C" w:rsidRPr="004422F7">
        <w:rPr>
          <w:rFonts w:cstheme="minorHAnsi"/>
        </w:rPr>
        <w:lastRenderedPageBreak/>
        <w:t>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 xml:space="preserve">Articles which reported estimates for different year ranges separately in the same paper (e.g., 1980-1982 and 1990-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lastRenderedPageBreak/>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0E079B0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 </w:instrText>
      </w:r>
      <w:r w:rsidR="00B20A0D">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DATA </w:instrText>
      </w:r>
      <w:r w:rsidR="00B20A0D">
        <w:rPr>
          <w:rFonts w:cstheme="minorHAnsi"/>
        </w:rPr>
      </w:r>
      <w:r w:rsidR="00B20A0D">
        <w:rPr>
          <w:rFonts w:cstheme="minorHAnsi"/>
        </w:rPr>
        <w:fldChar w:fldCharType="end"/>
      </w:r>
      <w:r w:rsidR="00862C03">
        <w:rPr>
          <w:rFonts w:cstheme="minorHAnsi"/>
        </w:rPr>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23CA470B" w14:textId="77777777" w:rsidR="006951E1" w:rsidRPr="006951E1" w:rsidRDefault="0050225C" w:rsidP="006951E1">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6951E1" w:rsidRPr="006951E1">
        <w:rPr>
          <w:noProof/>
        </w:rPr>
        <w:t xml:space="preserve">APA Publications Communications Board Working Group on Journal Article Reporting Standards. (2008). Reporting standards for research in psychology: Why do we need them? What might they be? </w:t>
      </w:r>
      <w:r w:rsidR="006951E1" w:rsidRPr="006951E1">
        <w:rPr>
          <w:i/>
          <w:noProof/>
        </w:rPr>
        <w:t>The American Psychologist, 63</w:t>
      </w:r>
      <w:r w:rsidR="006951E1" w:rsidRPr="006951E1">
        <w:rPr>
          <w:noProof/>
        </w:rPr>
        <w:t>, 839-851. doi:10.1037/0003-066X.63.9.839</w:t>
      </w:r>
    </w:p>
    <w:p w14:paraId="7B72E46C" w14:textId="77777777" w:rsidR="006951E1" w:rsidRPr="006951E1" w:rsidRDefault="006951E1" w:rsidP="006951E1">
      <w:pPr>
        <w:pStyle w:val="EndNoteBibliography"/>
        <w:ind w:left="720" w:hanging="720"/>
        <w:rPr>
          <w:noProof/>
        </w:rPr>
      </w:pPr>
      <w:r w:rsidRPr="006951E1">
        <w:rPr>
          <w:noProof/>
        </w:rPr>
        <w:t xml:space="preserve">Bakker, M., Hartgerink, C. H. J., Wicherts, J. M., &amp; van der Maas, H. L. J. (2016). Researchers’ Intuitions About Power in Psychological Research. </w:t>
      </w:r>
      <w:r w:rsidRPr="006951E1">
        <w:rPr>
          <w:i/>
          <w:noProof/>
        </w:rPr>
        <w:t>Psychological Science, 27</w:t>
      </w:r>
      <w:r w:rsidRPr="006951E1">
        <w:rPr>
          <w:noProof/>
        </w:rPr>
        <w:t>, 1069-1077. doi:10.1177/0956797616647519</w:t>
      </w:r>
    </w:p>
    <w:p w14:paraId="096122B8" w14:textId="77777777" w:rsidR="006951E1" w:rsidRPr="006951E1" w:rsidRDefault="006951E1" w:rsidP="006951E1">
      <w:pPr>
        <w:pStyle w:val="EndNoteBibliography"/>
        <w:ind w:left="720" w:hanging="720"/>
        <w:rPr>
          <w:noProof/>
        </w:rPr>
      </w:pPr>
      <w:r w:rsidRPr="006951E1">
        <w:rPr>
          <w:noProof/>
        </w:rPr>
        <w:t xml:space="preserve">Bezeau, S., &amp; Graves, R. (2001). Statistical power and effect sizes of clinical neuropsychology research. </w:t>
      </w:r>
      <w:r w:rsidRPr="006951E1">
        <w:rPr>
          <w:i/>
          <w:noProof/>
        </w:rPr>
        <w:t>Journal of Clinical and Experimental Neuropsychology, 23</w:t>
      </w:r>
      <w:r w:rsidRPr="006951E1">
        <w:rPr>
          <w:noProof/>
        </w:rPr>
        <w:t>, 399-406. doi:10.1076/jcen.23.3.399.1181</w:t>
      </w:r>
    </w:p>
    <w:p w14:paraId="06B1B99C" w14:textId="77777777" w:rsidR="006951E1" w:rsidRPr="006951E1" w:rsidRDefault="006951E1" w:rsidP="006951E1">
      <w:pPr>
        <w:pStyle w:val="EndNoteBibliography"/>
        <w:ind w:left="720" w:hanging="720"/>
        <w:rPr>
          <w:noProof/>
        </w:rPr>
      </w:pPr>
      <w:r w:rsidRPr="006951E1">
        <w:rPr>
          <w:noProof/>
        </w:rPr>
        <w:t xml:space="preserve">Bland, J. M. (2009). The tyranny of power: Is there a better way to calculate sample size? </w:t>
      </w:r>
      <w:r w:rsidRPr="006951E1">
        <w:rPr>
          <w:i/>
          <w:noProof/>
        </w:rPr>
        <w:t>BMJ, 339</w:t>
      </w:r>
      <w:r w:rsidRPr="006951E1">
        <w:rPr>
          <w:noProof/>
        </w:rPr>
        <w:t>. doi:10.1136/bmj.b3985</w:t>
      </w:r>
    </w:p>
    <w:p w14:paraId="151C9FE6" w14:textId="77777777" w:rsidR="006951E1" w:rsidRPr="006951E1" w:rsidRDefault="006951E1" w:rsidP="006951E1">
      <w:pPr>
        <w:pStyle w:val="EndNoteBibliography"/>
        <w:ind w:left="720" w:hanging="720"/>
        <w:rPr>
          <w:noProof/>
        </w:rPr>
      </w:pPr>
      <w:r w:rsidRPr="006951E1">
        <w:rPr>
          <w:noProof/>
        </w:rPr>
        <w:t xml:space="preserve">Cashen, L. H., &amp; Geiger, S. W. (2004). Statistical Power and the Testing of Null Hypotheses: A Review of Contemporary Management Research and Recommendations for Future Studies. </w:t>
      </w:r>
      <w:r w:rsidRPr="006951E1">
        <w:rPr>
          <w:i/>
          <w:noProof/>
        </w:rPr>
        <w:t>Organizational Research Methods, 7</w:t>
      </w:r>
      <w:r w:rsidRPr="006951E1">
        <w:rPr>
          <w:noProof/>
        </w:rPr>
        <w:t>, 151-167. doi:10.1177/1094428104263676</w:t>
      </w:r>
    </w:p>
    <w:p w14:paraId="39F3A27B" w14:textId="77777777" w:rsidR="006951E1" w:rsidRPr="006951E1" w:rsidRDefault="006951E1" w:rsidP="006951E1">
      <w:pPr>
        <w:pStyle w:val="EndNoteBibliography"/>
        <w:ind w:left="720" w:hanging="720"/>
        <w:rPr>
          <w:noProof/>
        </w:rPr>
      </w:pPr>
      <w:r w:rsidRPr="006951E1">
        <w:rPr>
          <w:noProof/>
        </w:rPr>
        <w:t xml:space="preserve">Chan, A.-W., Hróbjartsson, A., Jørgensen, K. J., Gøtzsche, P. C., &amp; Altman, D. G. (2008). Discrepancies in sample size calculations and data analyses reported in randomised trials: comparison of publications with protocols. </w:t>
      </w:r>
      <w:r w:rsidRPr="006951E1">
        <w:rPr>
          <w:i/>
          <w:noProof/>
        </w:rPr>
        <w:t>BMJ, 337</w:t>
      </w:r>
      <w:r w:rsidRPr="006951E1">
        <w:rPr>
          <w:noProof/>
        </w:rPr>
        <w:t>. doi:10.1136/bmj.a2299</w:t>
      </w:r>
    </w:p>
    <w:p w14:paraId="57517D81" w14:textId="77777777" w:rsidR="006951E1" w:rsidRPr="006951E1" w:rsidRDefault="006951E1" w:rsidP="006951E1">
      <w:pPr>
        <w:pStyle w:val="EndNoteBibliography"/>
        <w:ind w:left="720" w:hanging="720"/>
        <w:rPr>
          <w:noProof/>
        </w:rPr>
      </w:pPr>
      <w:r w:rsidRPr="006951E1">
        <w:rPr>
          <w:noProof/>
        </w:rPr>
        <w:t xml:space="preserve">Cohen, J. (1962). The statistical power of abnormal-social psychological research: A review. </w:t>
      </w:r>
      <w:r w:rsidRPr="006951E1">
        <w:rPr>
          <w:i/>
          <w:noProof/>
        </w:rPr>
        <w:t>The Journal of Abnormal and Social Psychology, 65</w:t>
      </w:r>
      <w:r w:rsidRPr="006951E1">
        <w:rPr>
          <w:noProof/>
        </w:rPr>
        <w:t>, 145-153. doi:10.1037/h0045186</w:t>
      </w:r>
    </w:p>
    <w:p w14:paraId="7E23EA5C" w14:textId="77777777" w:rsidR="006951E1" w:rsidRPr="006951E1" w:rsidRDefault="006951E1" w:rsidP="006951E1">
      <w:pPr>
        <w:pStyle w:val="EndNoteBibliography"/>
        <w:ind w:left="720" w:hanging="720"/>
        <w:rPr>
          <w:noProof/>
        </w:rPr>
      </w:pPr>
      <w:r w:rsidRPr="006951E1">
        <w:rPr>
          <w:noProof/>
        </w:rPr>
        <w:t xml:space="preserve">Faulkner, C., Fidler, F., &amp; Cumming, G. (2008). The value of RCT evidence depends on the quality of statistical analysis. </w:t>
      </w:r>
      <w:r w:rsidRPr="006951E1">
        <w:rPr>
          <w:i/>
          <w:noProof/>
        </w:rPr>
        <w:t>Behaviour Research and Therapy, 46</w:t>
      </w:r>
      <w:r w:rsidRPr="006951E1">
        <w:rPr>
          <w:noProof/>
        </w:rPr>
        <w:t>, 270-281. doi:10.1016/j.brat.2007.12.001</w:t>
      </w:r>
    </w:p>
    <w:p w14:paraId="42C298DA" w14:textId="77777777" w:rsidR="006951E1" w:rsidRPr="006951E1" w:rsidRDefault="006951E1" w:rsidP="006951E1">
      <w:pPr>
        <w:pStyle w:val="EndNoteBibliography"/>
        <w:ind w:left="720" w:hanging="720"/>
        <w:rPr>
          <w:noProof/>
        </w:rPr>
      </w:pPr>
      <w:r w:rsidRPr="006951E1">
        <w:rPr>
          <w:noProof/>
        </w:rPr>
        <w:t xml:space="preserve">Fidler, F., Cumming, G., Thomason, N., Pannuzzo, D., Smith, J., Fyffe, P., . . . Schmitt, R. (2005). Toward Improved Statistical Reporting in the Journal of Consulting and Clinical Psychology. </w:t>
      </w:r>
      <w:r w:rsidRPr="006951E1">
        <w:rPr>
          <w:i/>
          <w:noProof/>
        </w:rPr>
        <w:t>Journal of Consulting and Clinical Psychology, 73</w:t>
      </w:r>
      <w:r w:rsidRPr="006951E1">
        <w:rPr>
          <w:noProof/>
        </w:rPr>
        <w:t>, 136-143. doi:10.1037/0022-006X.73.1.136</w:t>
      </w:r>
    </w:p>
    <w:p w14:paraId="48D07AFB" w14:textId="77777777" w:rsidR="006951E1" w:rsidRPr="006951E1" w:rsidRDefault="006951E1" w:rsidP="006951E1">
      <w:pPr>
        <w:pStyle w:val="EndNoteBibliography"/>
        <w:ind w:left="720" w:hanging="720"/>
        <w:rPr>
          <w:noProof/>
        </w:rPr>
      </w:pPr>
      <w:r w:rsidRPr="006951E1">
        <w:rPr>
          <w:noProof/>
        </w:rPr>
        <w:t xml:space="preserve">Haase, R. F. (1974). Power analysis of research in counselor education. </w:t>
      </w:r>
      <w:r w:rsidRPr="006951E1">
        <w:rPr>
          <w:i/>
          <w:noProof/>
        </w:rPr>
        <w:t>Counselor Education and Supervision, 14</w:t>
      </w:r>
      <w:r w:rsidRPr="006951E1">
        <w:rPr>
          <w:noProof/>
        </w:rPr>
        <w:t xml:space="preserve">, 124-132. </w:t>
      </w:r>
    </w:p>
    <w:p w14:paraId="145BED8A" w14:textId="77777777" w:rsidR="006951E1" w:rsidRPr="006951E1" w:rsidRDefault="006951E1" w:rsidP="006951E1">
      <w:pPr>
        <w:pStyle w:val="EndNoteBibliography"/>
        <w:ind w:left="720" w:hanging="720"/>
        <w:rPr>
          <w:noProof/>
        </w:rPr>
      </w:pPr>
      <w:r w:rsidRPr="006951E1">
        <w:rPr>
          <w:noProof/>
        </w:rPr>
        <w:t xml:space="preserve">Higgins, J. P. T., &amp; Thompson, S. G. (2002). Quantifying heterogeneity in a meta‐analysis. </w:t>
      </w:r>
      <w:r w:rsidRPr="006951E1">
        <w:rPr>
          <w:i/>
          <w:noProof/>
        </w:rPr>
        <w:t>Statistics in Medicine, 21</w:t>
      </w:r>
      <w:r w:rsidRPr="006951E1">
        <w:rPr>
          <w:noProof/>
        </w:rPr>
        <w:t>, 1539-1558. doi:10.1002/sim.1186</w:t>
      </w:r>
    </w:p>
    <w:p w14:paraId="2F708C25" w14:textId="77777777" w:rsidR="006951E1" w:rsidRPr="006951E1" w:rsidRDefault="006951E1" w:rsidP="006951E1">
      <w:pPr>
        <w:pStyle w:val="EndNoteBibliography"/>
        <w:ind w:left="720" w:hanging="720"/>
        <w:rPr>
          <w:noProof/>
        </w:rPr>
      </w:pPr>
      <w:r w:rsidRPr="006951E1">
        <w:rPr>
          <w:noProof/>
        </w:rPr>
        <w:t xml:space="preserve">Kwon, D., &amp; Reis, I. M. (2015). Simulation-based estimation of mean and standard deviation for meta-analysis via Approximate Bayesian Computation (ABC). </w:t>
      </w:r>
      <w:r w:rsidRPr="006951E1">
        <w:rPr>
          <w:i/>
          <w:noProof/>
        </w:rPr>
        <w:t>BMC Med Res Methodol, 15</w:t>
      </w:r>
      <w:r w:rsidRPr="006951E1">
        <w:rPr>
          <w:noProof/>
        </w:rPr>
        <w:t>, 61. doi:10.1186/s12874-015-0055-5</w:t>
      </w:r>
    </w:p>
    <w:p w14:paraId="636684F5" w14:textId="77777777" w:rsidR="006951E1" w:rsidRPr="006951E1" w:rsidRDefault="006951E1" w:rsidP="006951E1">
      <w:pPr>
        <w:pStyle w:val="EndNoteBibliography"/>
        <w:ind w:left="720" w:hanging="720"/>
        <w:rPr>
          <w:noProof/>
        </w:rPr>
      </w:pPr>
      <w:r w:rsidRPr="006951E1">
        <w:rPr>
          <w:noProof/>
        </w:rPr>
        <w:t xml:space="preserve">Miller, J. J. (1978). The Inverse of the Freeman – Tukey Double Arcsine Transformation. </w:t>
      </w:r>
      <w:r w:rsidRPr="006951E1">
        <w:rPr>
          <w:i/>
          <w:noProof/>
        </w:rPr>
        <w:t>The American Statistician, 32</w:t>
      </w:r>
      <w:r w:rsidRPr="006951E1">
        <w:rPr>
          <w:noProof/>
        </w:rPr>
        <w:t>, 138-138. doi:10.1080/00031305.1978.10479283</w:t>
      </w:r>
    </w:p>
    <w:p w14:paraId="52E06530" w14:textId="77777777" w:rsidR="006951E1" w:rsidRPr="006951E1" w:rsidRDefault="006951E1" w:rsidP="006951E1">
      <w:pPr>
        <w:pStyle w:val="EndNoteBibliography"/>
        <w:ind w:left="720" w:hanging="720"/>
        <w:rPr>
          <w:noProof/>
        </w:rPr>
      </w:pPr>
      <w:r w:rsidRPr="006951E1">
        <w:rPr>
          <w:noProof/>
        </w:rPr>
        <w:t xml:space="preserve">Moher, D., Hopewell, S., Schulz, K. F., Montori, V., Gøtzsche, P. C., Devereaux, P. J., . . . Altman, D. G. (2010). CONSORT 2010 Explanation and Elaboration: Updated guidelines for reporting parallel group randomised trials. </w:t>
      </w:r>
      <w:r w:rsidRPr="006951E1">
        <w:rPr>
          <w:i/>
          <w:noProof/>
        </w:rPr>
        <w:t>Journal of Clinical Epidemiology, 63</w:t>
      </w:r>
      <w:r w:rsidRPr="006951E1">
        <w:rPr>
          <w:noProof/>
        </w:rPr>
        <w:t>, e1-e37. doi:10.1016/j.jclinepi.2010.03.004</w:t>
      </w:r>
    </w:p>
    <w:p w14:paraId="44946B0B" w14:textId="77777777" w:rsidR="006951E1" w:rsidRPr="006951E1" w:rsidRDefault="006951E1" w:rsidP="006951E1">
      <w:pPr>
        <w:pStyle w:val="EndNoteBibliography"/>
        <w:ind w:left="720" w:hanging="720"/>
        <w:rPr>
          <w:noProof/>
        </w:rPr>
      </w:pPr>
      <w:r w:rsidRPr="006951E1">
        <w:rPr>
          <w:noProof/>
        </w:rPr>
        <w:t xml:space="preserve">Moher, D., Schulz, K. F., &amp; Altman, D. G. (2001). The CONSORT statement: revised recommendations for improving the quality of reports of parallel group randomized trials. </w:t>
      </w:r>
      <w:r w:rsidRPr="006951E1">
        <w:rPr>
          <w:i/>
          <w:noProof/>
        </w:rPr>
        <w:t>BMC Medical Research Methodology, 1</w:t>
      </w:r>
      <w:r w:rsidRPr="006951E1">
        <w:rPr>
          <w:noProof/>
        </w:rPr>
        <w:t>, 2. doi:10.1186/1471-2288-1-2</w:t>
      </w:r>
    </w:p>
    <w:p w14:paraId="11AF7940" w14:textId="77777777" w:rsidR="006951E1" w:rsidRPr="006951E1" w:rsidRDefault="006951E1" w:rsidP="006951E1">
      <w:pPr>
        <w:pStyle w:val="EndNoteBibliography"/>
        <w:ind w:left="720" w:hanging="720"/>
        <w:rPr>
          <w:noProof/>
        </w:rPr>
      </w:pPr>
      <w:r w:rsidRPr="006951E1">
        <w:rPr>
          <w:noProof/>
        </w:rPr>
        <w:lastRenderedPageBreak/>
        <w:t xml:space="preserve">Obrecht, N. A., Chapman, G. B., &amp; Gelman, R. (2007). Intuitive tests: Lay use of statistical information. </w:t>
      </w:r>
      <w:r w:rsidRPr="006951E1">
        <w:rPr>
          <w:i/>
          <w:noProof/>
        </w:rPr>
        <w:t>Psychonomic Bulletin &amp; Review, 14</w:t>
      </w:r>
      <w:r w:rsidRPr="006951E1">
        <w:rPr>
          <w:noProof/>
        </w:rPr>
        <w:t>, 1147-1152. doi:10.3758/BF03193104</w:t>
      </w:r>
    </w:p>
    <w:p w14:paraId="7A9FEE7A" w14:textId="41E36D35" w:rsidR="006951E1" w:rsidRPr="006951E1" w:rsidRDefault="006951E1" w:rsidP="006951E1">
      <w:pPr>
        <w:pStyle w:val="EndNoteBibliography"/>
        <w:ind w:left="720" w:hanging="720"/>
        <w:rPr>
          <w:noProof/>
        </w:rPr>
      </w:pPr>
      <w:r w:rsidRPr="006951E1">
        <w:rPr>
          <w:noProof/>
        </w:rPr>
        <w:t xml:space="preserve">Poisot, T. (2010). Getting data from an image </w:t>
      </w:r>
      <w:r w:rsidRPr="006951E1">
        <w:rPr>
          <w:i/>
          <w:noProof/>
        </w:rPr>
        <w:t>Data visualization (in R).</w:t>
      </w:r>
      <w:r w:rsidRPr="006951E1">
        <w:rPr>
          <w:noProof/>
        </w:rPr>
        <w:t xml:space="preserve">  Retrieved from </w:t>
      </w:r>
      <w:hyperlink r:id="rId19" w:history="1">
        <w:r w:rsidRPr="006951E1">
          <w:rPr>
            <w:rStyle w:val="Hyperlink"/>
            <w:noProof/>
          </w:rPr>
          <w:t>https://rdataviz.wordpress.com/2010/03/05/getting-data-from-an-image-introductory-post/</w:t>
        </w:r>
      </w:hyperlink>
    </w:p>
    <w:p w14:paraId="639FB32A" w14:textId="5BA42AE5" w:rsidR="006951E1" w:rsidRPr="006951E1" w:rsidRDefault="006951E1" w:rsidP="006951E1">
      <w:pPr>
        <w:pStyle w:val="EndNoteBibliography"/>
        <w:ind w:left="720" w:hanging="720"/>
        <w:rPr>
          <w:noProof/>
        </w:rPr>
      </w:pPr>
      <w:r w:rsidRPr="006951E1">
        <w:rPr>
          <w:noProof/>
        </w:rPr>
        <w:t xml:space="preserve">R Development Core Team. (2018). R: A language and environment for statistical computing (Version 3.5.0). Vienna, Austria: R Foundation for Statistical Computing. Retrieved from </w:t>
      </w:r>
      <w:hyperlink r:id="rId20" w:history="1">
        <w:r w:rsidRPr="006951E1">
          <w:rPr>
            <w:rStyle w:val="Hyperlink"/>
            <w:noProof/>
          </w:rPr>
          <w:t>http://www.R-project.org</w:t>
        </w:r>
      </w:hyperlink>
    </w:p>
    <w:p w14:paraId="7DC8E294" w14:textId="77777777" w:rsidR="006951E1" w:rsidRPr="006951E1" w:rsidRDefault="006951E1" w:rsidP="006951E1">
      <w:pPr>
        <w:pStyle w:val="EndNoteBibliography"/>
        <w:ind w:left="720" w:hanging="720"/>
        <w:rPr>
          <w:noProof/>
        </w:rPr>
      </w:pPr>
      <w:r w:rsidRPr="006951E1">
        <w:rPr>
          <w:noProof/>
        </w:rPr>
        <w:t xml:space="preserve">Rossi, J. S. (1990). Statistical power of psychological research: what have we gained in 20 years? </w:t>
      </w:r>
      <w:r w:rsidRPr="006951E1">
        <w:rPr>
          <w:i/>
          <w:noProof/>
        </w:rPr>
        <w:t>J Consult Clin Psychol, 58</w:t>
      </w:r>
      <w:r w:rsidRPr="006951E1">
        <w:rPr>
          <w:noProof/>
        </w:rPr>
        <w:t xml:space="preserve">, 646-656. </w:t>
      </w:r>
    </w:p>
    <w:p w14:paraId="5C386980" w14:textId="77777777" w:rsidR="006951E1" w:rsidRPr="006951E1" w:rsidRDefault="006951E1" w:rsidP="006951E1">
      <w:pPr>
        <w:pStyle w:val="EndNoteBibliography"/>
        <w:ind w:left="720" w:hanging="720"/>
        <w:rPr>
          <w:noProof/>
        </w:rPr>
      </w:pPr>
      <w:r w:rsidRPr="006951E1">
        <w:rPr>
          <w:noProof/>
        </w:rPr>
        <w:t xml:space="preserve">Sedlmeier, P., &amp; Gigerenzer, G. (1989). Do studies of statistical power have an effect on the power of studies? </w:t>
      </w:r>
      <w:r w:rsidRPr="006951E1">
        <w:rPr>
          <w:i/>
          <w:noProof/>
        </w:rPr>
        <w:t>Psychological Bulletin, 105</w:t>
      </w:r>
      <w:r w:rsidRPr="006951E1">
        <w:rPr>
          <w:noProof/>
        </w:rPr>
        <w:t>, 309-316. doi:10.1037/0033-2909.105.2.309</w:t>
      </w:r>
    </w:p>
    <w:p w14:paraId="1267B18E" w14:textId="77777777" w:rsidR="006951E1" w:rsidRPr="006951E1" w:rsidRDefault="006951E1" w:rsidP="006951E1">
      <w:pPr>
        <w:pStyle w:val="EndNoteBibliography"/>
        <w:ind w:left="720" w:hanging="720"/>
        <w:rPr>
          <w:noProof/>
        </w:rPr>
      </w:pPr>
      <w:r w:rsidRPr="006951E1">
        <w:rPr>
          <w:noProof/>
        </w:rPr>
        <w:t xml:space="preserve">Smith, D. R., Hardy, I. C., &amp; Gammell, M. P. (2011). Power rangers: No improvement in the statistical power of analyses published in Animal Behaviour. </w:t>
      </w:r>
      <w:r w:rsidRPr="006951E1">
        <w:rPr>
          <w:i/>
          <w:noProof/>
        </w:rPr>
        <w:t>Animal Behaviour, 81</w:t>
      </w:r>
      <w:r w:rsidRPr="006951E1">
        <w:rPr>
          <w:noProof/>
        </w:rPr>
        <w:t xml:space="preserve">, 347-352. </w:t>
      </w:r>
    </w:p>
    <w:p w14:paraId="3900A5B7" w14:textId="77777777" w:rsidR="006951E1" w:rsidRPr="006951E1" w:rsidRDefault="006951E1" w:rsidP="006951E1">
      <w:pPr>
        <w:pStyle w:val="EndNoteBibliography"/>
        <w:ind w:left="720" w:hanging="720"/>
        <w:rPr>
          <w:noProof/>
        </w:rPr>
      </w:pPr>
      <w:r w:rsidRPr="006951E1">
        <w:rPr>
          <w:noProof/>
        </w:rPr>
        <w:t xml:space="preserve">Szucs, D., &amp; Ioannidis, J. P. A. (2017). Empirical assessment of published effect sizes and power in the recent cognitive neuroscience and psychology literature. </w:t>
      </w:r>
      <w:r w:rsidRPr="006951E1">
        <w:rPr>
          <w:i/>
          <w:noProof/>
        </w:rPr>
        <w:t>PLOS Biology, 15</w:t>
      </w:r>
      <w:r w:rsidRPr="006951E1">
        <w:rPr>
          <w:noProof/>
        </w:rPr>
        <w:t>, e2000797. doi:10.1371/journal.pbio.2000797</w:t>
      </w:r>
    </w:p>
    <w:p w14:paraId="49D2D210" w14:textId="77777777" w:rsidR="006951E1" w:rsidRPr="006951E1" w:rsidRDefault="006951E1" w:rsidP="006951E1">
      <w:pPr>
        <w:pStyle w:val="EndNoteBibliography"/>
        <w:ind w:left="720" w:hanging="720"/>
        <w:rPr>
          <w:noProof/>
        </w:rPr>
      </w:pPr>
      <w:r w:rsidRPr="006951E1">
        <w:rPr>
          <w:noProof/>
        </w:rPr>
        <w:t xml:space="preserve">Viechtbauer, W. (2010). Conducting Meta-Analyses in R with the metafor Package. </w:t>
      </w:r>
      <w:r w:rsidRPr="006951E1">
        <w:rPr>
          <w:i/>
          <w:noProof/>
        </w:rPr>
        <w:t>Journal Of Statistical Software, 36</w:t>
      </w:r>
      <w:r w:rsidRPr="006951E1">
        <w:rPr>
          <w:noProof/>
        </w:rPr>
        <w:t>, 48. doi:10.18637/jss.v036.i03</w:t>
      </w:r>
    </w:p>
    <w:p w14:paraId="69E21130" w14:textId="77777777" w:rsidR="006951E1" w:rsidRPr="006951E1" w:rsidRDefault="006951E1" w:rsidP="006951E1">
      <w:pPr>
        <w:pStyle w:val="EndNoteBibliography"/>
        <w:ind w:left="720" w:hanging="720"/>
        <w:rPr>
          <w:noProof/>
        </w:rPr>
      </w:pPr>
      <w:r w:rsidRPr="006951E1">
        <w:rPr>
          <w:noProof/>
        </w:rPr>
        <w:t xml:space="preserve">Wan, X., Wang, W., Liu, J., &amp; Tong, T. (2014). Estimating the sample mean and standard deviation from the sample size, median, range and/or interquartile range. </w:t>
      </w:r>
      <w:r w:rsidRPr="006951E1">
        <w:rPr>
          <w:i/>
          <w:noProof/>
        </w:rPr>
        <w:t>BMC Medical Research Methodology, 14</w:t>
      </w:r>
      <w:r w:rsidRPr="006951E1">
        <w:rPr>
          <w:noProof/>
        </w:rPr>
        <w:t>, 135. doi:10.1186/1471-2288-14-135</w:t>
      </w:r>
    </w:p>
    <w:p w14:paraId="2C219453" w14:textId="77777777" w:rsidR="006951E1" w:rsidRPr="006951E1" w:rsidRDefault="006951E1" w:rsidP="006951E1">
      <w:pPr>
        <w:pStyle w:val="EndNoteBibliography"/>
        <w:ind w:left="720" w:hanging="720"/>
        <w:rPr>
          <w:noProof/>
        </w:rPr>
      </w:pPr>
      <w:r w:rsidRPr="006951E1">
        <w:rPr>
          <w:noProof/>
        </w:rPr>
        <w:t xml:space="preserve">Weir, C. J., Butcher, I., Assi, V., Lewis, S. C., Murray, G. D., Langhorne, P., &amp; Brady, M. C. (2018). Dealing with missing standard deviation and mean values in meta-analysis of continuous outcomes: a systematic review. </w:t>
      </w:r>
      <w:r w:rsidRPr="006951E1">
        <w:rPr>
          <w:i/>
          <w:noProof/>
        </w:rPr>
        <w:t>BMC Medical Research Methodology, 18</w:t>
      </w:r>
      <w:r w:rsidRPr="006951E1">
        <w:rPr>
          <w:noProof/>
        </w:rPr>
        <w:t>, 25. doi:10.1186/s12874-018-0483-0</w:t>
      </w:r>
    </w:p>
    <w:p w14:paraId="0FDCA654" w14:textId="77777777" w:rsidR="006951E1" w:rsidRPr="006951E1" w:rsidRDefault="006951E1" w:rsidP="006951E1">
      <w:pPr>
        <w:pStyle w:val="EndNoteBibliography"/>
        <w:ind w:left="720" w:hanging="720"/>
        <w:rPr>
          <w:noProof/>
        </w:rPr>
      </w:pPr>
      <w:r w:rsidRPr="006951E1">
        <w:rPr>
          <w:noProof/>
        </w:rPr>
        <w:t xml:space="preserve">Wilkinson, L. (1999). Statistical methods in psychology journals: Guidelines and explanations. </w:t>
      </w:r>
      <w:r w:rsidRPr="006951E1">
        <w:rPr>
          <w:i/>
          <w:noProof/>
        </w:rPr>
        <w:t>American Psychologist, 54</w:t>
      </w:r>
      <w:r w:rsidRPr="006951E1">
        <w:rPr>
          <w:noProof/>
        </w:rPr>
        <w:t>, 594-604. doi:10.1037/0003-066X.54.8.594</w:t>
      </w:r>
    </w:p>
    <w:p w14:paraId="4FFAE498" w14:textId="77777777" w:rsidR="006951E1" w:rsidRPr="006951E1" w:rsidRDefault="006951E1" w:rsidP="006951E1">
      <w:pPr>
        <w:pStyle w:val="EndNoteBibliography"/>
        <w:ind w:left="720" w:hanging="720"/>
        <w:rPr>
          <w:noProof/>
        </w:rPr>
      </w:pPr>
      <w:r w:rsidRPr="006951E1">
        <w:rPr>
          <w:noProof/>
        </w:rPr>
        <w:t xml:space="preserve">Woolley, T. W. (1983). A comprehensive power-analytic investigation of research in medical education. </w:t>
      </w:r>
      <w:r w:rsidRPr="006951E1">
        <w:rPr>
          <w:i/>
          <w:noProof/>
        </w:rPr>
        <w:t>Journal of Medical Education, 58</w:t>
      </w:r>
      <w:r w:rsidRPr="006951E1">
        <w:rPr>
          <w:noProof/>
        </w:rPr>
        <w:t xml:space="preserve">, 710-715. </w:t>
      </w:r>
    </w:p>
    <w:p w14:paraId="7DF80B48" w14:textId="6B8E5FB7"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6"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6"/>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7"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7"/>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38779426"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510F9" w14:textId="77777777" w:rsidR="002841C6" w:rsidRDefault="002841C6" w:rsidP="0039231C">
      <w:r>
        <w:separator/>
      </w:r>
    </w:p>
  </w:endnote>
  <w:endnote w:type="continuationSeparator" w:id="0">
    <w:p w14:paraId="1E81AF1E" w14:textId="77777777" w:rsidR="002841C6" w:rsidRDefault="002841C6"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10965" w14:textId="77777777" w:rsidR="002841C6" w:rsidRDefault="002841C6" w:rsidP="0039231C">
      <w:r>
        <w:separator/>
      </w:r>
    </w:p>
  </w:footnote>
  <w:footnote w:type="continuationSeparator" w:id="0">
    <w:p w14:paraId="115FF027" w14:textId="77777777" w:rsidR="002841C6" w:rsidRDefault="002841C6" w:rsidP="0039231C">
      <w:r>
        <w:continuationSeparator/>
      </w:r>
    </w:p>
  </w:footnote>
  <w:footnote w:id="1">
    <w:p w14:paraId="6D9CB09C" w14:textId="47CB28A7" w:rsidR="00553522" w:rsidRPr="001116F3" w:rsidRDefault="00553522">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41&lt;/item&gt;&lt;item&gt;295&lt;/item&gt;&lt;item&gt;314&lt;/item&gt;&lt;item&gt;443&lt;/item&gt;&lt;item&gt;471&lt;/item&gt;&lt;item&gt;487&lt;/item&gt;&lt;item&gt;500&lt;/item&gt;&lt;item&gt;541&lt;/item&gt;&lt;item&gt;566&lt;/item&gt;&lt;item&gt;576&lt;/item&gt;&lt;item&gt;581&lt;/item&gt;&lt;item&gt;612&lt;/item&gt;&lt;item&gt;631&lt;/item&gt;&lt;item&gt;744&lt;/item&gt;&lt;item&gt;762&lt;/item&gt;&lt;item&gt;772&lt;/item&gt;&lt;item&gt;796&lt;/item&gt;&lt;item&gt;801&lt;/item&gt;&lt;item&gt;883&lt;/item&gt;&lt;item&gt;884&lt;/item&gt;&lt;item&gt;889&lt;/item&gt;&lt;item&gt;915&lt;/item&gt;&lt;/record-ids&gt;&lt;/item&gt;&lt;/Libraries&gt;"/>
  </w:docVars>
  <w:rsids>
    <w:rsidRoot w:val="00634F68"/>
    <w:rsid w:val="00007273"/>
    <w:rsid w:val="000079C8"/>
    <w:rsid w:val="00007FB7"/>
    <w:rsid w:val="00011B6F"/>
    <w:rsid w:val="00012C03"/>
    <w:rsid w:val="0001413E"/>
    <w:rsid w:val="0001665E"/>
    <w:rsid w:val="00017586"/>
    <w:rsid w:val="000219A2"/>
    <w:rsid w:val="000227AB"/>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234"/>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76581"/>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1F7FBA"/>
    <w:rsid w:val="00210B26"/>
    <w:rsid w:val="00210C88"/>
    <w:rsid w:val="00211811"/>
    <w:rsid w:val="0021354F"/>
    <w:rsid w:val="002269D1"/>
    <w:rsid w:val="00227CCC"/>
    <w:rsid w:val="0023020C"/>
    <w:rsid w:val="002324C8"/>
    <w:rsid w:val="00240844"/>
    <w:rsid w:val="0024118D"/>
    <w:rsid w:val="002444FB"/>
    <w:rsid w:val="00255DEF"/>
    <w:rsid w:val="0025709A"/>
    <w:rsid w:val="00257EA2"/>
    <w:rsid w:val="00266DD9"/>
    <w:rsid w:val="00270D91"/>
    <w:rsid w:val="002730B3"/>
    <w:rsid w:val="00280862"/>
    <w:rsid w:val="00281DD9"/>
    <w:rsid w:val="00282924"/>
    <w:rsid w:val="002841C6"/>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21FE"/>
    <w:rsid w:val="002E37B0"/>
    <w:rsid w:val="002E429C"/>
    <w:rsid w:val="002F0F9F"/>
    <w:rsid w:val="002F73BB"/>
    <w:rsid w:val="003029B1"/>
    <w:rsid w:val="00303D94"/>
    <w:rsid w:val="00305052"/>
    <w:rsid w:val="00305992"/>
    <w:rsid w:val="00311CA3"/>
    <w:rsid w:val="0031239C"/>
    <w:rsid w:val="003158C5"/>
    <w:rsid w:val="0031733F"/>
    <w:rsid w:val="003254D2"/>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045"/>
    <w:rsid w:val="003A14C1"/>
    <w:rsid w:val="003A5DED"/>
    <w:rsid w:val="003A6CFB"/>
    <w:rsid w:val="003A7FA2"/>
    <w:rsid w:val="003B0385"/>
    <w:rsid w:val="003B0E73"/>
    <w:rsid w:val="003B5313"/>
    <w:rsid w:val="003C5FD5"/>
    <w:rsid w:val="003C78F5"/>
    <w:rsid w:val="003D5AC1"/>
    <w:rsid w:val="003D68F7"/>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26967"/>
    <w:rsid w:val="00433077"/>
    <w:rsid w:val="00435379"/>
    <w:rsid w:val="00436284"/>
    <w:rsid w:val="00437AD8"/>
    <w:rsid w:val="004422F7"/>
    <w:rsid w:val="00443A23"/>
    <w:rsid w:val="00446ECC"/>
    <w:rsid w:val="0044783F"/>
    <w:rsid w:val="00450559"/>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C6F87"/>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53522"/>
    <w:rsid w:val="00564C02"/>
    <w:rsid w:val="00573602"/>
    <w:rsid w:val="0058251C"/>
    <w:rsid w:val="00584FC2"/>
    <w:rsid w:val="005900B4"/>
    <w:rsid w:val="00590168"/>
    <w:rsid w:val="005925AB"/>
    <w:rsid w:val="00593E32"/>
    <w:rsid w:val="00593FEB"/>
    <w:rsid w:val="00594DDA"/>
    <w:rsid w:val="0059582A"/>
    <w:rsid w:val="005963EC"/>
    <w:rsid w:val="005A1A0C"/>
    <w:rsid w:val="005A20B6"/>
    <w:rsid w:val="005A3AD8"/>
    <w:rsid w:val="005A4E99"/>
    <w:rsid w:val="005A51C8"/>
    <w:rsid w:val="005A5819"/>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2120"/>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470F1"/>
    <w:rsid w:val="00652F4A"/>
    <w:rsid w:val="00661BF7"/>
    <w:rsid w:val="00677FB7"/>
    <w:rsid w:val="00681B00"/>
    <w:rsid w:val="00682611"/>
    <w:rsid w:val="006845B7"/>
    <w:rsid w:val="00686B5C"/>
    <w:rsid w:val="006918A5"/>
    <w:rsid w:val="0069301A"/>
    <w:rsid w:val="006951E1"/>
    <w:rsid w:val="00697E56"/>
    <w:rsid w:val="006A0C83"/>
    <w:rsid w:val="006A4302"/>
    <w:rsid w:val="006A7DBA"/>
    <w:rsid w:val="006B012C"/>
    <w:rsid w:val="006B0609"/>
    <w:rsid w:val="006B1DBA"/>
    <w:rsid w:val="006B33DC"/>
    <w:rsid w:val="006B562C"/>
    <w:rsid w:val="006B57B3"/>
    <w:rsid w:val="006C007B"/>
    <w:rsid w:val="006C175F"/>
    <w:rsid w:val="006D34CF"/>
    <w:rsid w:val="006D4766"/>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1FA8"/>
    <w:rsid w:val="00752C26"/>
    <w:rsid w:val="00753280"/>
    <w:rsid w:val="00755CAA"/>
    <w:rsid w:val="00761BD4"/>
    <w:rsid w:val="0076240D"/>
    <w:rsid w:val="00762CF1"/>
    <w:rsid w:val="00765036"/>
    <w:rsid w:val="0077102B"/>
    <w:rsid w:val="00771EE7"/>
    <w:rsid w:val="00780916"/>
    <w:rsid w:val="00781CEC"/>
    <w:rsid w:val="0078579A"/>
    <w:rsid w:val="00793CB2"/>
    <w:rsid w:val="00794AB8"/>
    <w:rsid w:val="007A0594"/>
    <w:rsid w:val="007A4B75"/>
    <w:rsid w:val="007B2E0B"/>
    <w:rsid w:val="007B3DE0"/>
    <w:rsid w:val="007B4346"/>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45790"/>
    <w:rsid w:val="008600BB"/>
    <w:rsid w:val="00860E16"/>
    <w:rsid w:val="00862C03"/>
    <w:rsid w:val="00863B31"/>
    <w:rsid w:val="00864A93"/>
    <w:rsid w:val="0086615A"/>
    <w:rsid w:val="008709A9"/>
    <w:rsid w:val="00871398"/>
    <w:rsid w:val="008728C2"/>
    <w:rsid w:val="00875C6B"/>
    <w:rsid w:val="008760A3"/>
    <w:rsid w:val="0088088C"/>
    <w:rsid w:val="008813A2"/>
    <w:rsid w:val="0088384E"/>
    <w:rsid w:val="008870B4"/>
    <w:rsid w:val="00892342"/>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1C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2C2"/>
    <w:rsid w:val="009836A6"/>
    <w:rsid w:val="009879FF"/>
    <w:rsid w:val="009908F3"/>
    <w:rsid w:val="0099104F"/>
    <w:rsid w:val="0099276A"/>
    <w:rsid w:val="00992A81"/>
    <w:rsid w:val="00995595"/>
    <w:rsid w:val="009978A5"/>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49D1"/>
    <w:rsid w:val="009F684D"/>
    <w:rsid w:val="00A0405C"/>
    <w:rsid w:val="00A07C50"/>
    <w:rsid w:val="00A07C54"/>
    <w:rsid w:val="00A1169A"/>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44A4"/>
    <w:rsid w:val="00A551E7"/>
    <w:rsid w:val="00A604CF"/>
    <w:rsid w:val="00A615A2"/>
    <w:rsid w:val="00A61D86"/>
    <w:rsid w:val="00A638DA"/>
    <w:rsid w:val="00A676D1"/>
    <w:rsid w:val="00A70B73"/>
    <w:rsid w:val="00A76AF1"/>
    <w:rsid w:val="00A77BDB"/>
    <w:rsid w:val="00A826D7"/>
    <w:rsid w:val="00A84CDB"/>
    <w:rsid w:val="00A91FC0"/>
    <w:rsid w:val="00A92498"/>
    <w:rsid w:val="00A938C5"/>
    <w:rsid w:val="00A96DA6"/>
    <w:rsid w:val="00A97F50"/>
    <w:rsid w:val="00AA036B"/>
    <w:rsid w:val="00AA0F9E"/>
    <w:rsid w:val="00AA128D"/>
    <w:rsid w:val="00AA3C53"/>
    <w:rsid w:val="00AA4273"/>
    <w:rsid w:val="00AA4D15"/>
    <w:rsid w:val="00AA648F"/>
    <w:rsid w:val="00AB05C7"/>
    <w:rsid w:val="00AB126C"/>
    <w:rsid w:val="00AC4FD8"/>
    <w:rsid w:val="00AC6494"/>
    <w:rsid w:val="00AC724F"/>
    <w:rsid w:val="00AD0A3C"/>
    <w:rsid w:val="00AD28F8"/>
    <w:rsid w:val="00AD31E2"/>
    <w:rsid w:val="00AD4805"/>
    <w:rsid w:val="00AD727B"/>
    <w:rsid w:val="00AE05B5"/>
    <w:rsid w:val="00AE156B"/>
    <w:rsid w:val="00AE30ED"/>
    <w:rsid w:val="00AE3949"/>
    <w:rsid w:val="00AE3D19"/>
    <w:rsid w:val="00AE6398"/>
    <w:rsid w:val="00AE6A5B"/>
    <w:rsid w:val="00AE711D"/>
    <w:rsid w:val="00AE7A83"/>
    <w:rsid w:val="00AF0487"/>
    <w:rsid w:val="00AF4D14"/>
    <w:rsid w:val="00AF6664"/>
    <w:rsid w:val="00AF6E3F"/>
    <w:rsid w:val="00B038B6"/>
    <w:rsid w:val="00B04E19"/>
    <w:rsid w:val="00B07D87"/>
    <w:rsid w:val="00B11988"/>
    <w:rsid w:val="00B13701"/>
    <w:rsid w:val="00B20A0D"/>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49FB"/>
    <w:rsid w:val="00B95AE4"/>
    <w:rsid w:val="00B970C5"/>
    <w:rsid w:val="00B97D85"/>
    <w:rsid w:val="00BA315E"/>
    <w:rsid w:val="00BA4D24"/>
    <w:rsid w:val="00BB01A4"/>
    <w:rsid w:val="00BB1772"/>
    <w:rsid w:val="00BB3ED0"/>
    <w:rsid w:val="00BB5BCC"/>
    <w:rsid w:val="00BC1AA0"/>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07CCB"/>
    <w:rsid w:val="00C1139D"/>
    <w:rsid w:val="00C11784"/>
    <w:rsid w:val="00C14DE6"/>
    <w:rsid w:val="00C15C99"/>
    <w:rsid w:val="00C17DE1"/>
    <w:rsid w:val="00C22177"/>
    <w:rsid w:val="00C255B5"/>
    <w:rsid w:val="00C3108B"/>
    <w:rsid w:val="00C31868"/>
    <w:rsid w:val="00C31C69"/>
    <w:rsid w:val="00C34C03"/>
    <w:rsid w:val="00C35466"/>
    <w:rsid w:val="00C402B4"/>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5DAE"/>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1CFE"/>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42E"/>
    <w:rsid w:val="00D47EEC"/>
    <w:rsid w:val="00D50DD6"/>
    <w:rsid w:val="00D52117"/>
    <w:rsid w:val="00D530D7"/>
    <w:rsid w:val="00D554FE"/>
    <w:rsid w:val="00D57FCC"/>
    <w:rsid w:val="00D64B5E"/>
    <w:rsid w:val="00D67FBD"/>
    <w:rsid w:val="00D70951"/>
    <w:rsid w:val="00D70C52"/>
    <w:rsid w:val="00D7241A"/>
    <w:rsid w:val="00D72871"/>
    <w:rsid w:val="00D77494"/>
    <w:rsid w:val="00D86D9B"/>
    <w:rsid w:val="00D9326F"/>
    <w:rsid w:val="00D93F1F"/>
    <w:rsid w:val="00DA0B08"/>
    <w:rsid w:val="00DA0E94"/>
    <w:rsid w:val="00DA1078"/>
    <w:rsid w:val="00DA120A"/>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5CB"/>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234A"/>
    <w:rsid w:val="00EA31EB"/>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0441B"/>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26D0"/>
    <w:rsid w:val="00F7440C"/>
    <w:rsid w:val="00F74F9A"/>
    <w:rsid w:val="00F7715A"/>
    <w:rsid w:val="00F80028"/>
    <w:rsid w:val="00F802D9"/>
    <w:rsid w:val="00F81A02"/>
    <w:rsid w:val="00F81DAE"/>
    <w:rsid w:val="00F91C88"/>
    <w:rsid w:val="00F93AA4"/>
    <w:rsid w:val="00F9570E"/>
    <w:rsid w:val="00F96D2C"/>
    <w:rsid w:val="00F9782D"/>
    <w:rsid w:val="00FA0EA7"/>
    <w:rsid w:val="00FA1A1B"/>
    <w:rsid w:val="00FA53A8"/>
    <w:rsid w:val="00FB01DD"/>
    <w:rsid w:val="00FB2F54"/>
    <w:rsid w:val="00FB3FBE"/>
    <w:rsid w:val="00FB4279"/>
    <w:rsid w:val="00FB42D3"/>
    <w:rsid w:val="00FB443A"/>
    <w:rsid w:val="00FB5B3C"/>
    <w:rsid w:val="00FC009B"/>
    <w:rsid w:val="00FC01B3"/>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2E8D8-1C92-41BD-88E3-60700F9B7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64</TotalTime>
  <Pages>27</Pages>
  <Words>9600</Words>
  <Characters>5472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28</cp:revision>
  <dcterms:created xsi:type="dcterms:W3CDTF">2018-03-09T03:58:00Z</dcterms:created>
  <dcterms:modified xsi:type="dcterms:W3CDTF">2018-09-02T09:03:00Z</dcterms:modified>
</cp:coreProperties>
</file>